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r>
        <w:rPr>
          <w:bCs/>
        </w:rPr>
        <w:t>Dez anos de Backpei: uma análise a partir da caracterização, representação e procedimentos</w:t>
      </w:r>
    </w:p>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0"/>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0"/>
      <w:r w:rsidR="00F97685">
        <w:rPr>
          <w:rStyle w:val="Refdecomentrio"/>
        </w:rPr>
        <w:commentReference w:id="0"/>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ciência complementar</w:t>
      </w:r>
      <w:r>
        <w:t xml:space="preserve"> 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w:t>
      </w:r>
      <w:r>
        <w:lastRenderedPageBreak/>
        <w:t>(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w:t>
      </w:r>
      <w:r w:rsidR="00E50A79">
        <w:lastRenderedPageBreak/>
        <w:t xml:space="preserve">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r>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Este não é um aspecto presente na </w:t>
      </w:r>
      <w:proofErr w:type="gramStart"/>
      <w:r>
        <w:t>estrutura</w:t>
      </w:r>
      <w:proofErr w:type="gramEnd"/>
      <w:r>
        <w:t xml:space="preserve">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1CF0DC24" w14:textId="28D41C9E" w:rsidR="000366F3" w:rsidRDefault="000366F3" w:rsidP="000366F3">
      <w:pPr>
        <w:pStyle w:val="Figuras"/>
      </w:pPr>
      <w:bookmarkStart w:id="1" w:name="_Ref197634849"/>
      <w:r>
        <w:t xml:space="preserve">Figura </w:t>
      </w:r>
      <w:r>
        <w:fldChar w:fldCharType="begin"/>
      </w:r>
      <w:r>
        <w:instrText xml:space="preserve"> SEQ Figura \* ARABIC </w:instrText>
      </w:r>
      <w:r>
        <w:fldChar w:fldCharType="separate"/>
      </w:r>
      <w:r w:rsidR="00577186">
        <w:rPr>
          <w:noProof/>
        </w:rPr>
        <w:t>1</w:t>
      </w:r>
      <w:r>
        <w:rPr>
          <w:noProof/>
        </w:rPr>
        <w:fldChar w:fldCharType="end"/>
      </w:r>
      <w:bookmarkEnd w:id="1"/>
      <w:r>
        <w:t>-Fluxograma do processo de seleção dos artigos</w:t>
      </w:r>
    </w:p>
    <w:p w14:paraId="0FD43DD8" w14:textId="6A890A0F"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w:t>
      </w:r>
      <w:r w:rsidR="004D5209">
        <w:lastRenderedPageBreak/>
        <w:t xml:space="preserve">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w:t>
      </w:r>
      <w:r w:rsidR="003E55C8">
        <w:lastRenderedPageBreak/>
        <w:t xml:space="preserve">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p>
    <w:p w14:paraId="6E24DF91" w14:textId="4BCF6AD5" w:rsidR="000366F3" w:rsidRDefault="000366F3" w:rsidP="000366F3">
      <w:pPr>
        <w:pStyle w:val="Figuras"/>
      </w:pPr>
      <w:bookmarkStart w:id="2" w:name="_Ref197634909"/>
      <w:r>
        <w:t xml:space="preserve">Figura </w:t>
      </w:r>
      <w:r>
        <w:fldChar w:fldCharType="begin"/>
      </w:r>
      <w:r>
        <w:instrText xml:space="preserve"> SEQ Figura \* ARABIC </w:instrText>
      </w:r>
      <w:r>
        <w:fldChar w:fldCharType="separate"/>
      </w:r>
      <w:r w:rsidR="00577186">
        <w:rPr>
          <w:noProof/>
        </w:rPr>
        <w:t>2</w:t>
      </w:r>
      <w:r>
        <w:rPr>
          <w:noProof/>
        </w:rPr>
        <w:fldChar w:fldCharType="end"/>
      </w:r>
      <w:bookmarkEnd w:id="2"/>
      <w:r>
        <w:t xml:space="preserve"> - </w:t>
      </w:r>
      <w:r w:rsidRPr="00EE7692">
        <w:t>Linha do tempo do BackPEI.</w:t>
      </w:r>
    </w:p>
    <w:p w14:paraId="2A39E035" w14:textId="77777777" w:rsidR="001E6E49" w:rsidRDefault="001E6E49" w:rsidP="00254E45">
      <w:pPr>
        <w:pStyle w:val="Ttulo3"/>
      </w:pPr>
    </w:p>
    <w:p w14:paraId="210D5B4C" w14:textId="7A5F046E" w:rsidR="00B35A09" w:rsidRDefault="00254E45" w:rsidP="00254E45">
      <w:pPr>
        <w:pStyle w:val="Ttulo3"/>
      </w:pPr>
      <w:r>
        <w:t>Falar da avaliação qualitativa inespecífica</w:t>
      </w:r>
      <w:r w:rsidR="00D428E6">
        <w:t xml:space="preserve"> pelo grupo de adolescentes</w:t>
      </w:r>
      <w:r w:rsidR="00215078">
        <w:t xml:space="preserve"> (BackPEI </w:t>
      </w:r>
      <w:proofErr w:type="spellStart"/>
      <w:r w:rsidR="00215078">
        <w:t>og</w:t>
      </w:r>
      <w:proofErr w:type="spellEnd"/>
      <w:r w:rsidR="00215078">
        <w:t xml:space="preserve"> e turco</w:t>
      </w:r>
      <w:r w:rsidR="00037122">
        <w:t>, BABAQ</w:t>
      </w:r>
      <w:r w:rsidR="00215078">
        <w:t>)</w:t>
      </w:r>
      <w:r w:rsidR="00D428E6">
        <w:t xml:space="preserve"> e pelo painel que avalio</w:t>
      </w:r>
      <w:r w:rsidR="00C473BE">
        <w:t>u</w:t>
      </w:r>
      <w:r w:rsidR="00D428E6">
        <w:t xml:space="preserve"> a tradução</w:t>
      </w:r>
      <w:r w:rsidR="00215078">
        <w:t xml:space="preserve"> </w:t>
      </w:r>
      <w:r w:rsidR="00037122">
        <w:t>(BackPEI e 1º BackPEI-A)</w:t>
      </w:r>
      <w:r w:rsidR="00215078">
        <w:t>.</w:t>
      </w:r>
    </w:p>
    <w:p w14:paraId="61891F54" w14:textId="6F23386A" w:rsidR="00E403C7" w:rsidRPr="00E403C7" w:rsidRDefault="00C473BE" w:rsidP="00E403C7">
      <w:pPr>
        <w:pStyle w:val="Ttulo3"/>
      </w:pPr>
      <w:r>
        <w:t>IC95% Kappa (Candotti 2018</w:t>
      </w:r>
      <w:r w:rsidR="00D933CE">
        <w:t xml:space="preserve">, </w:t>
      </w:r>
      <w:proofErr w:type="spellStart"/>
      <w:r w:rsidR="00D933CE">
        <w:t>Miñagnes</w:t>
      </w:r>
      <w:proofErr w:type="spellEnd"/>
      <w:r w:rsidR="00D933CE">
        <w:t>... 2021</w:t>
      </w:r>
      <w:r w:rsidR="00604BA5">
        <w:t>, da Rosa 2022</w:t>
      </w:r>
      <w:r w:rsidR="00E403C7">
        <w:t xml:space="preserve">, </w:t>
      </w:r>
      <w:proofErr w:type="spellStart"/>
      <w:r w:rsidR="00E403C7">
        <w:t>Göksen</w:t>
      </w:r>
      <w:proofErr w:type="spellEnd"/>
      <w:r w:rsidR="00E403C7">
        <w:t xml:space="preserve"> 2023</w:t>
      </w:r>
      <w:r>
        <w:t>)</w:t>
      </w:r>
    </w:p>
    <w:p w14:paraId="3248A70D" w14:textId="0C8E7DFD" w:rsidR="00D933CE" w:rsidRPr="00D933CE" w:rsidRDefault="00D933CE" w:rsidP="00D933CE">
      <w:pPr>
        <w:pStyle w:val="Ttulo3"/>
      </w:pPr>
      <w:r w:rsidRPr="00D933CE">
        <w:t>(</w:t>
      </w:r>
      <w:r>
        <w:t xml:space="preserve">ICV do </w:t>
      </w:r>
      <w:proofErr w:type="spellStart"/>
      <w:r>
        <w:t>BackPEI-CA</w:t>
      </w:r>
      <w:proofErr w:type="spellEnd"/>
      <w:r>
        <w:t xml:space="preserve">: </w:t>
      </w:r>
      <w:r w:rsidRPr="00D933CE">
        <w:t>na verdade variou de 0,875 a 1,000, os autores arredondaram)</w:t>
      </w:r>
    </w:p>
    <w:p w14:paraId="79434721" w14:textId="20315EC4" w:rsidR="001F46F0" w:rsidRDefault="001F46F0" w:rsidP="000366F3">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lastRenderedPageBreak/>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0ACBA40D" w:rsidR="00AC2902" w:rsidRDefault="002C23D5" w:rsidP="002C23D5">
      <w:pPr>
        <w:pStyle w:val="Citao"/>
      </w:pPr>
      <w:r>
        <w:lastRenderedPageBreak/>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w:t>
      </w:r>
      <w:r>
        <w:rPr>
          <w:rFonts w:cs="Arial"/>
          <w:kern w:val="0"/>
        </w:rPr>
        <w:lastRenderedPageBreak/>
        <w:t xml:space="preserve">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lastRenderedPageBreak/>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3"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3"/>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lastRenderedPageBreak/>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w:t>
      </w:r>
      <w:r>
        <w:lastRenderedPageBreak/>
        <w:t>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xml:space="preserve">. Também o BackPEI tem como principal propósito avaliar a dor e hábitos posturais em um único sistema de medição com o objetivo de permitir a </w:t>
      </w:r>
      <w:r>
        <w:lastRenderedPageBreak/>
        <w:t>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4"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4"/>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lastRenderedPageBreak/>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4"/>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5"/>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6"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7" o:title=""/>
                </v:shape>
                <w10:anchorlock/>
              </v:group>
            </w:pict>
          </mc:Fallback>
        </mc:AlternateContent>
      </w:r>
    </w:p>
    <w:p w14:paraId="0901F2BC" w14:textId="025BBD5A" w:rsidR="009B4CA5" w:rsidRDefault="009B4CA5" w:rsidP="009B4CA5">
      <w:pPr>
        <w:pStyle w:val="Legenda"/>
      </w:pPr>
      <w:bookmarkStart w:id="5"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5"/>
      <w:r>
        <w:t xml:space="preserve"> - Medição dos hábitos posturais através de fotografias</w:t>
      </w:r>
    </w:p>
    <w:p w14:paraId="3B810241" w14:textId="2E19CDFB"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w:t>
      </w:r>
      <w:r w:rsidR="002F3150" w:rsidRPr="002F3150">
        <w:rPr>
          <w:rFonts w:cs="Arial"/>
          <w:kern w:val="0"/>
        </w:rPr>
        <w:lastRenderedPageBreak/>
        <w:t xml:space="preserve">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6"/>
      <w:r>
        <w:t xml:space="preserve">AVD </w:t>
      </w:r>
      <w:commentRangeEnd w:id="6"/>
      <w:r w:rsidR="00CF043C">
        <w:rPr>
          <w:rStyle w:val="Refdecomentrio"/>
        </w:rPr>
        <w:commentReference w:id="6"/>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w:t>
      </w:r>
      <w:r>
        <w:lastRenderedPageBreak/>
        <w:t xml:space="preserve">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18"/>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19"/>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0"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1" o:title=""/>
                </v:shape>
                <w10:anchorlock/>
              </v:group>
            </w:pict>
          </mc:Fallback>
        </mc:AlternateContent>
      </w:r>
    </w:p>
    <w:p w14:paraId="4D1A70B4" w14:textId="36FEE5BD" w:rsidR="00577186" w:rsidRDefault="00577186" w:rsidP="00577186">
      <w:pPr>
        <w:pStyle w:val="Legenda"/>
      </w:pPr>
      <w:bookmarkStart w:id="7" w:name="_Ref197785888"/>
      <w:bookmarkStart w:id="8" w:name="_Ref197785880"/>
      <w:r>
        <w:t xml:space="preserve">Figura </w:t>
      </w:r>
      <w:r>
        <w:fldChar w:fldCharType="begin"/>
      </w:r>
      <w:r>
        <w:instrText xml:space="preserve"> SEQ Figura \* ARABIC </w:instrText>
      </w:r>
      <w:r>
        <w:fldChar w:fldCharType="separate"/>
      </w:r>
      <w:r>
        <w:rPr>
          <w:noProof/>
        </w:rPr>
        <w:t>6</w:t>
      </w:r>
      <w:r>
        <w:fldChar w:fldCharType="end"/>
      </w:r>
      <w:bookmarkEnd w:id="7"/>
      <w:r>
        <w:t xml:space="preserve"> - D</w:t>
      </w:r>
      <w:r w:rsidRPr="00666E71">
        <w:t>esign gráfico para apoio aos itens relativos à dor</w:t>
      </w:r>
      <w:bookmarkEnd w:id="8"/>
    </w:p>
    <w:p w14:paraId="330B4725" w14:textId="77777777"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commentRangeStart w:id="9"/>
      <w:r>
        <w:t>DISCUSSÃO</w:t>
      </w:r>
      <w:commentRangeEnd w:id="9"/>
      <w:r w:rsidR="00BA2E67">
        <w:rPr>
          <w:rStyle w:val="Refdecomentrio"/>
          <w:rFonts w:eastAsiaTheme="minorHAnsi" w:cstheme="minorBidi"/>
          <w:b w:val="0"/>
          <w:caps w:val="0"/>
        </w:rPr>
        <w:commentReference w:id="9"/>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 xml:space="preserve">Entre os instrumentos há diferença apenas nas fotos das pernas cruzadas (postura para escrever, postura para conversar, postura para usar o computador. Isso </w:t>
      </w:r>
      <w:r>
        <w:lastRenderedPageBreak/>
        <w:t>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lastRenderedPageBreak/>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5-02T10:23:00Z" w:initials="LB">
    <w:p w14:paraId="6840AA4B" w14:textId="1F53063A"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r w:rsidR="006B650E">
        <w:t>. Cláudia sugeriu colocar como nota de rodapé.</w:t>
      </w:r>
    </w:p>
  </w:comment>
  <w:comment w:id="6" w:author="Lucas Beraldo" w:date="2025-05-11T20:10:00Z" w:initials="LB">
    <w:p w14:paraId="23B38D7F" w14:textId="19B77FC6" w:rsidR="00CF043C" w:rsidRDefault="00CF043C" w:rsidP="00CF043C">
      <w:pPr>
        <w:pStyle w:val="Textodecomentrio"/>
      </w:pPr>
      <w:r>
        <w:rPr>
          <w:rStyle w:val="Refdecomentrio"/>
        </w:rPr>
        <w:annotationRef/>
      </w:r>
      <w:r>
        <w:t>Cuidar em apresentar a sigla</w:t>
      </w:r>
    </w:p>
  </w:comment>
  <w:comment w:id="9"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40AA4B" w15:done="0"/>
  <w15:commentEx w15:paraId="23B38D7F"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A183901" w16cex:dateUtc="2025-05-02T13:23:00Z"/>
  <w16cex:commentExtensible w16cex:durableId="3A00389C" w16cex:dateUtc="2025-05-11T23:10: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40AA4B" w16cid:durableId="0A183901"/>
  <w16cid:commentId w16cid:paraId="23B38D7F" w16cid:durableId="3A00389C"/>
  <w16cid:commentId w16cid:paraId="66DB7A70" w16cid:durableId="3ABA5A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37122"/>
    <w:rsid w:val="00040147"/>
    <w:rsid w:val="00062C6E"/>
    <w:rsid w:val="00070585"/>
    <w:rsid w:val="00084270"/>
    <w:rsid w:val="000977D2"/>
    <w:rsid w:val="000A02BA"/>
    <w:rsid w:val="000A0591"/>
    <w:rsid w:val="000A23EF"/>
    <w:rsid w:val="000A3994"/>
    <w:rsid w:val="000A6761"/>
    <w:rsid w:val="000D0CF4"/>
    <w:rsid w:val="000E1494"/>
    <w:rsid w:val="000E2721"/>
    <w:rsid w:val="000F42A8"/>
    <w:rsid w:val="00104AED"/>
    <w:rsid w:val="0010654A"/>
    <w:rsid w:val="00114726"/>
    <w:rsid w:val="00123FEF"/>
    <w:rsid w:val="001709D5"/>
    <w:rsid w:val="001A3EC4"/>
    <w:rsid w:val="001A7089"/>
    <w:rsid w:val="001C2EA1"/>
    <w:rsid w:val="001D01C7"/>
    <w:rsid w:val="001E6B49"/>
    <w:rsid w:val="001E6E49"/>
    <w:rsid w:val="001F46F0"/>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318AB"/>
    <w:rsid w:val="0033371D"/>
    <w:rsid w:val="00333742"/>
    <w:rsid w:val="003434DC"/>
    <w:rsid w:val="00347DDC"/>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61416"/>
    <w:rsid w:val="004735A2"/>
    <w:rsid w:val="00482CA8"/>
    <w:rsid w:val="004923C3"/>
    <w:rsid w:val="00495AA7"/>
    <w:rsid w:val="004B5F77"/>
    <w:rsid w:val="004C23A2"/>
    <w:rsid w:val="004C32AB"/>
    <w:rsid w:val="004C786B"/>
    <w:rsid w:val="004D5209"/>
    <w:rsid w:val="004E6278"/>
    <w:rsid w:val="004F63EC"/>
    <w:rsid w:val="005129C6"/>
    <w:rsid w:val="00523703"/>
    <w:rsid w:val="00531C33"/>
    <w:rsid w:val="00536952"/>
    <w:rsid w:val="00552241"/>
    <w:rsid w:val="005735EE"/>
    <w:rsid w:val="005744EC"/>
    <w:rsid w:val="00577186"/>
    <w:rsid w:val="005832BF"/>
    <w:rsid w:val="00583D92"/>
    <w:rsid w:val="00597C32"/>
    <w:rsid w:val="005A68DB"/>
    <w:rsid w:val="005C0605"/>
    <w:rsid w:val="005D3AF7"/>
    <w:rsid w:val="005D5A87"/>
    <w:rsid w:val="005F03ED"/>
    <w:rsid w:val="00602214"/>
    <w:rsid w:val="00604BA5"/>
    <w:rsid w:val="00615B56"/>
    <w:rsid w:val="00623A68"/>
    <w:rsid w:val="00624152"/>
    <w:rsid w:val="00635B7D"/>
    <w:rsid w:val="00650254"/>
    <w:rsid w:val="00650D4D"/>
    <w:rsid w:val="006621C5"/>
    <w:rsid w:val="00685C2E"/>
    <w:rsid w:val="006B131E"/>
    <w:rsid w:val="006B650E"/>
    <w:rsid w:val="006C5DBE"/>
    <w:rsid w:val="006F45C5"/>
    <w:rsid w:val="007118B6"/>
    <w:rsid w:val="00714C1A"/>
    <w:rsid w:val="0072227D"/>
    <w:rsid w:val="00731691"/>
    <w:rsid w:val="00732268"/>
    <w:rsid w:val="00734560"/>
    <w:rsid w:val="007422A5"/>
    <w:rsid w:val="00765ABF"/>
    <w:rsid w:val="00770B04"/>
    <w:rsid w:val="00782C48"/>
    <w:rsid w:val="007D0203"/>
    <w:rsid w:val="007D34A7"/>
    <w:rsid w:val="007E3E2F"/>
    <w:rsid w:val="007F0C84"/>
    <w:rsid w:val="007F2522"/>
    <w:rsid w:val="00812EEA"/>
    <w:rsid w:val="00822559"/>
    <w:rsid w:val="00823908"/>
    <w:rsid w:val="00843843"/>
    <w:rsid w:val="008D358E"/>
    <w:rsid w:val="008D61FC"/>
    <w:rsid w:val="008E7969"/>
    <w:rsid w:val="008F4158"/>
    <w:rsid w:val="008F76E5"/>
    <w:rsid w:val="0090110C"/>
    <w:rsid w:val="00915757"/>
    <w:rsid w:val="009401AC"/>
    <w:rsid w:val="00950D33"/>
    <w:rsid w:val="009612E7"/>
    <w:rsid w:val="0096625B"/>
    <w:rsid w:val="00974A03"/>
    <w:rsid w:val="009B4CA5"/>
    <w:rsid w:val="009C2E79"/>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C2902"/>
    <w:rsid w:val="00AE1D0D"/>
    <w:rsid w:val="00AE35CB"/>
    <w:rsid w:val="00AF673C"/>
    <w:rsid w:val="00B00B91"/>
    <w:rsid w:val="00B023AF"/>
    <w:rsid w:val="00B14AD2"/>
    <w:rsid w:val="00B35A09"/>
    <w:rsid w:val="00B604AE"/>
    <w:rsid w:val="00B8080A"/>
    <w:rsid w:val="00BA2D72"/>
    <w:rsid w:val="00BA2E67"/>
    <w:rsid w:val="00BB10E7"/>
    <w:rsid w:val="00BB24E0"/>
    <w:rsid w:val="00BD572E"/>
    <w:rsid w:val="00C04196"/>
    <w:rsid w:val="00C17CFC"/>
    <w:rsid w:val="00C20C72"/>
    <w:rsid w:val="00C27B98"/>
    <w:rsid w:val="00C473BE"/>
    <w:rsid w:val="00C6461F"/>
    <w:rsid w:val="00C71D23"/>
    <w:rsid w:val="00C71E93"/>
    <w:rsid w:val="00C75E8A"/>
    <w:rsid w:val="00C85265"/>
    <w:rsid w:val="00C97C1A"/>
    <w:rsid w:val="00CA3BA6"/>
    <w:rsid w:val="00CB7917"/>
    <w:rsid w:val="00CC4622"/>
    <w:rsid w:val="00CD5FF1"/>
    <w:rsid w:val="00CF043C"/>
    <w:rsid w:val="00CF2A1E"/>
    <w:rsid w:val="00D0062A"/>
    <w:rsid w:val="00D142C5"/>
    <w:rsid w:val="00D24871"/>
    <w:rsid w:val="00D2684B"/>
    <w:rsid w:val="00D428E0"/>
    <w:rsid w:val="00D428E6"/>
    <w:rsid w:val="00D438F7"/>
    <w:rsid w:val="00D46684"/>
    <w:rsid w:val="00D51B23"/>
    <w:rsid w:val="00D718BF"/>
    <w:rsid w:val="00D85AC7"/>
    <w:rsid w:val="00D930EB"/>
    <w:rsid w:val="00D933CE"/>
    <w:rsid w:val="00DA3FFE"/>
    <w:rsid w:val="00DA764F"/>
    <w:rsid w:val="00DA7DF3"/>
    <w:rsid w:val="00DB4265"/>
    <w:rsid w:val="00DD05F6"/>
    <w:rsid w:val="00DF6AE8"/>
    <w:rsid w:val="00E10B02"/>
    <w:rsid w:val="00E16663"/>
    <w:rsid w:val="00E22487"/>
    <w:rsid w:val="00E403C7"/>
    <w:rsid w:val="00E44B18"/>
    <w:rsid w:val="00E50A79"/>
    <w:rsid w:val="00E615BC"/>
    <w:rsid w:val="00E644B2"/>
    <w:rsid w:val="00E914C2"/>
    <w:rsid w:val="00EA0024"/>
    <w:rsid w:val="00EA49C8"/>
    <w:rsid w:val="00EB649E"/>
    <w:rsid w:val="00EB6F1D"/>
    <w:rsid w:val="00EC3269"/>
    <w:rsid w:val="00EF4D59"/>
    <w:rsid w:val="00F060AB"/>
    <w:rsid w:val="00F10DF7"/>
    <w:rsid w:val="00F15547"/>
    <w:rsid w:val="00F15868"/>
    <w:rsid w:val="00F23FBC"/>
    <w:rsid w:val="00F270EA"/>
    <w:rsid w:val="00F8100D"/>
    <w:rsid w:val="00F94FD1"/>
    <w:rsid w:val="00F96E62"/>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A02BA"/>
    <w:pPr>
      <w:spacing w:before="120" w:after="240" w:line="240" w:lineRule="auto"/>
      <w:ind w:firstLine="0"/>
      <w:jc w:val="center"/>
    </w:pPr>
    <w:rPr>
      <w:b/>
      <w:iCs/>
      <w:color w:val="000000" w:themeColor="text1"/>
      <w:sz w:val="20"/>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0A02BA"/>
    <w:rPr>
      <w:rFonts w:ascii="Arial" w:hAnsi="Arial"/>
      <w:b/>
      <w:iCs/>
      <w:color w:val="000000" w:themeColor="text1"/>
      <w:sz w:val="20"/>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6</TotalTime>
  <Pages>21</Pages>
  <Words>53993</Words>
  <Characters>291564</Characters>
  <Application>Microsoft Office Word</Application>
  <DocSecurity>0</DocSecurity>
  <Lines>2429</Lines>
  <Paragraphs>6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4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14</cp:revision>
  <dcterms:created xsi:type="dcterms:W3CDTF">2025-03-12T15:42:00Z</dcterms:created>
  <dcterms:modified xsi:type="dcterms:W3CDTF">2025-05-1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aCCGUv5"/&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